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ACC99F" w14:textId="77777777" w:rsidR="00E81978" w:rsidRDefault="00AD35C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E77B3">
            <w:t>Ideal State</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40BFA20B" w14:textId="77777777" w:rsidR="00B823AA" w:rsidRDefault="00491050" w:rsidP="00B823AA">
          <w:pPr>
            <w:pStyle w:val="Title2"/>
          </w:pPr>
          <w:r>
            <w:t>[Author Name(s), First M. Last, Omit Titles and Degrees]</w:t>
          </w:r>
        </w:p>
      </w:sdtContent>
    </w:sdt>
    <w:p w14:paraId="12B84C34" w14:textId="77777777" w:rsidR="00E81978" w:rsidRDefault="00AD35C2"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43500FF4" w14:textId="77777777" w:rsidR="00E81978" w:rsidRDefault="00491050">
          <w:pPr>
            <w:pStyle w:val="Title"/>
          </w:pPr>
          <w:r>
            <w:t>Author Note</w:t>
          </w:r>
        </w:p>
      </w:sdtContent>
    </w:sdt>
    <w:p w14:paraId="7180CBCB" w14:textId="77777777" w:rsidR="007B1E46" w:rsidRDefault="00AD35C2">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E77B3">
            <w:t>Ideal State</w:t>
          </w:r>
        </w:sdtContent>
      </w:sdt>
    </w:p>
    <w:p w14:paraId="751727E0" w14:textId="77777777" w:rsidR="001D0F7A" w:rsidRDefault="00491050" w:rsidP="001D0F7A">
      <w:pPr>
        <w:pStyle w:val="Heading1"/>
      </w:pPr>
      <w:r>
        <w:tab/>
        <w:t xml:space="preserve">Introduction </w:t>
      </w:r>
    </w:p>
    <w:p w14:paraId="1461A368" w14:textId="2BAB44E8" w:rsidR="00A03D66" w:rsidRDefault="00163C94" w:rsidP="00163C94">
      <w:pPr>
        <w:tabs>
          <w:tab w:val="left" w:pos="1230"/>
        </w:tabs>
        <w:ind w:firstLine="0"/>
      </w:pPr>
      <w:r>
        <w:tab/>
      </w:r>
      <w:r w:rsidR="00E62DEE">
        <w:t xml:space="preserve">Nazi Germany is the common English name in Germany </w:t>
      </w:r>
      <w:r w:rsidR="00CA4FC9">
        <w:t xml:space="preserve">from 1933 to 1945 </w:t>
      </w:r>
      <w:r w:rsidR="005A7841">
        <w:t xml:space="preserve">during the regime of the Nazi Party and Adolf Hitler. </w:t>
      </w:r>
      <w:r w:rsidR="00FF3F4C">
        <w:t xml:space="preserve">They controlled the country by a dictatorship </w:t>
      </w:r>
      <w:r w:rsidR="00E85C70">
        <w:t>under the rule of Hitler.</w:t>
      </w:r>
      <w:r w:rsidR="002E161B">
        <w:t xml:space="preserve"> Germany became the totalitarian state </w:t>
      </w:r>
      <w:r w:rsidR="00957A64">
        <w:t xml:space="preserve">in which almost all the aspects were monitored by the government. </w:t>
      </w:r>
      <w:r w:rsidR="008E06D0">
        <w:t xml:space="preserve">Hitler appointed as the Germany chancellor </w:t>
      </w:r>
      <w:r w:rsidR="002120DE">
        <w:t xml:space="preserve">by the Weimar Republic President. </w:t>
      </w:r>
      <w:r w:rsidR="00211A70">
        <w:t xml:space="preserve">Then it eliminated all the </w:t>
      </w:r>
      <w:r w:rsidR="00400331">
        <w:t xml:space="preserve">political </w:t>
      </w:r>
      <w:r w:rsidR="00211A70">
        <w:t xml:space="preserve">opposition </w:t>
      </w:r>
      <w:r w:rsidR="00400331">
        <w:t xml:space="preserve">and combined their </w:t>
      </w:r>
      <w:r w:rsidR="00211A70">
        <w:t>powers</w:t>
      </w:r>
      <w:r w:rsidR="00400331">
        <w:t xml:space="preserve">. </w:t>
      </w:r>
      <w:r w:rsidR="00316D3F">
        <w:t xml:space="preserve">Hitler became the Germany dictator through merging all the powers of the Presidency and </w:t>
      </w:r>
      <w:r w:rsidR="00C32881">
        <w:t>Chancellery</w:t>
      </w:r>
      <w:r w:rsidR="000D3181">
        <w:t xml:space="preserve">. </w:t>
      </w:r>
      <w:r w:rsidR="00211A70">
        <w:t xml:space="preserve"> </w:t>
      </w:r>
      <w:r w:rsidR="00C32881">
        <w:t>He also held the national referendum</w:t>
      </w:r>
      <w:r w:rsidR="00C1321F">
        <w:t xml:space="preserve"> on 19 August 1934</w:t>
      </w:r>
      <w:r w:rsidR="00AA6C71">
        <w:t>, which confirmed Hitler as the sole Germany leader</w:t>
      </w:r>
      <w:r w:rsidR="00C1321F">
        <w:t>.</w:t>
      </w:r>
      <w:r w:rsidR="00C32881">
        <w:t xml:space="preserve"> </w:t>
      </w:r>
      <w:r w:rsidR="00847FBD">
        <w:t>All the powers were centralized</w:t>
      </w:r>
      <w:r w:rsidR="00965C76">
        <w:t xml:space="preserve"> to Hitler, while his words were regarded as the highest law. </w:t>
      </w:r>
      <w:r w:rsidR="001F35A3">
        <w:t xml:space="preserve">The government did not remain </w:t>
      </w:r>
      <w:r w:rsidR="00D908B4">
        <w:t xml:space="preserve">cooperative </w:t>
      </w:r>
      <w:r w:rsidR="00D01C97">
        <w:t>but</w:t>
      </w:r>
      <w:r w:rsidR="00540624">
        <w:t xml:space="preserve"> became</w:t>
      </w:r>
      <w:r w:rsidR="00D01C97">
        <w:t xml:space="preserve"> the collection of power in favor of Hitler</w:t>
      </w:r>
      <w:r w:rsidR="00AD34EF">
        <w:t xml:space="preserve"> </w:t>
      </w:r>
      <w:r w:rsidR="00B12D6B">
        <w:fldChar w:fldCharType="begin"/>
      </w:r>
      <w:r w:rsidR="00B12D6B">
        <w:instrText xml:space="preserve"> ADDIN ZOTERO_ITEM CSL_CITATION {"citationID":"hUHsmQQ6","properties":{"formattedCitation":"(\\uc0\\u8220{}The Paradox of Parliamentary Supremacy: Delegation, Democracy, and Dictatorship in Germany and France, 1920s-1950s 113 Yale Law Journal 2003-2004,\\uc0\\u8221{} n.d.)","plainCitation":"(“The Paradox of Parliamentary Supremacy: Delegation, Democracy, and Dictatorship in Germany and France, 1920s-1950s 113 Yale Law Journal 2003-2004,” n.d.)","noteIndex":0},"citationItems":[{"id":675,"uris":["http://zotero.org/users/local/vDOrLj7p/items/ENYF2PKM"],"uri":["http://zotero.org/users/local/vDOrLj7p/items/ENYF2PKM"],"itemData":{"id":675,"type":"webpage","title":"The Paradox of Parliamentary Supremacy: Delegation, Democracy, and Dictatorship in Germany and France, 1920s-1950s 113 Yale Law Journal 2003-2004","URL":"https://heinonline.org/HOL/LandingPage?handle=hein.journals/ylr113&amp;div=57&amp;id=&amp;page=","accessed":{"date-parts":[["2019",12,10]]}}}],"schema":"https://github.com/citation-style-language/schema/raw/master/csl-citation.json"} </w:instrText>
      </w:r>
      <w:r w:rsidR="00B12D6B">
        <w:fldChar w:fldCharType="separate"/>
      </w:r>
      <w:r w:rsidR="00B12D6B" w:rsidRPr="00B12D6B">
        <w:rPr>
          <w:rFonts w:ascii="Times New Roman" w:hAnsi="Times New Roman" w:cs="Times New Roman"/>
        </w:rPr>
        <w:t>(“The Paradox of Parliamentary Supremacy: Delegation, Democracy, and Dictatorship in Germany and France, 1920s-1950s 113 Yale Law Journal 2003-2004,” n.d.)</w:t>
      </w:r>
      <w:r w:rsidR="00B12D6B">
        <w:fldChar w:fldCharType="end"/>
      </w:r>
      <w:r w:rsidR="00D01C97">
        <w:t xml:space="preserve">. </w:t>
      </w:r>
      <w:r w:rsidR="003B3A70">
        <w:t xml:space="preserve">Though Nazi restored the economic stability </w:t>
      </w:r>
      <w:r w:rsidR="00675191">
        <w:t xml:space="preserve">as well as end the mass unemployment through the mixed economy and heavy military </w:t>
      </w:r>
      <w:r w:rsidR="00BE1362">
        <w:t>spending</w:t>
      </w:r>
      <w:r w:rsidR="00675191">
        <w:t xml:space="preserve">. </w:t>
      </w:r>
      <w:r w:rsidR="00260676">
        <w:t xml:space="preserve">The </w:t>
      </w:r>
      <w:r w:rsidR="00F123B3">
        <w:t>fundamental</w:t>
      </w:r>
      <w:r w:rsidR="00260676">
        <w:t xml:space="preserve"> of this regime was racism, particularly anti-Semitism</w:t>
      </w:r>
      <w:r w:rsidR="00F123B3">
        <w:t>.</w:t>
      </w:r>
      <w:r w:rsidR="00260676">
        <w:t xml:space="preserve"> </w:t>
      </w:r>
      <w:r w:rsidR="00E6515D">
        <w:t xml:space="preserve">This includes discrimination against the Romani people and Jews, which started after the power seizure. </w:t>
      </w:r>
      <w:r w:rsidR="009F459C">
        <w:t xml:space="preserve">In this era, Jews </w:t>
      </w:r>
      <w:r w:rsidR="001B2C64">
        <w:t xml:space="preserve">and the other undesirable people </w:t>
      </w:r>
      <w:r w:rsidR="009F459C">
        <w:t>were</w:t>
      </w:r>
      <w:r w:rsidR="00E6515D">
        <w:t xml:space="preserve"> </w:t>
      </w:r>
      <w:r w:rsidR="003C5BD2">
        <w:t xml:space="preserve">killed, exiled, and imprisoned. </w:t>
      </w:r>
      <w:r w:rsidR="00785950">
        <w:t>The Churches that opposed the rule of Hitler were oppressed</w:t>
      </w:r>
      <w:r w:rsidR="00C54B43">
        <w:t xml:space="preserve"> </w:t>
      </w:r>
      <w:r w:rsidR="00C54B43">
        <w:fldChar w:fldCharType="begin"/>
      </w:r>
      <w:r w:rsidR="006D696C">
        <w:instrText xml:space="preserve"> ADDIN ZOTERO_ITEM CSL_CITATION {"citationID":"3pdEDTNJ","properties":{"formattedCitation":"(\\uc0\\u8220{}U.S.-Style Leadership for English Local Government? On JSTOR,\\uc0\\u8221{} n.d.)","plainCitation":"(“U.S.-Style Leadership for English Local Government? On JSTOR,” n.d.)","noteIndex":0},"citationItems":[{"id":679,"uris":["http://zotero.org/users/local/vDOrLj7p/items/XXPYTUFT"],"uri":["http://zotero.org/users/local/vDOrLj7p/items/XXPYTUFT"],"itemData":{"id":679,"type":"webpage","title":"U.S.-Style Leadership for English Local Government? on JSTOR","URL":"https://www.jstor.org/stable/3542496","accessed":{"date-parts":[["2019",12,10]]}}}],"schema":"https://github.com/citation-style-language/schema/raw/master/csl-citation.json"} </w:instrText>
      </w:r>
      <w:r w:rsidR="00C54B43">
        <w:fldChar w:fldCharType="separate"/>
      </w:r>
      <w:r w:rsidR="006D696C" w:rsidRPr="006D696C">
        <w:rPr>
          <w:rFonts w:ascii="Times New Roman" w:hAnsi="Times New Roman" w:cs="Times New Roman"/>
        </w:rPr>
        <w:t>(“U.S.-Style Leadership for English Local Government? On JSTOR,” n.d.)</w:t>
      </w:r>
      <w:r w:rsidR="00C54B43">
        <w:fldChar w:fldCharType="end"/>
      </w:r>
      <w:r w:rsidR="00785950">
        <w:t xml:space="preserve">. </w:t>
      </w:r>
      <w:r w:rsidR="0071348F">
        <w:t xml:space="preserve">He also curtailed the career and educational opportunities for women. </w:t>
      </w:r>
      <w:r w:rsidR="00A3754A">
        <w:t xml:space="preserve">This dictator government also controlled the expressions of the artist and only promoted a particular art form. </w:t>
      </w:r>
      <w:r w:rsidR="004129CE">
        <w:t xml:space="preserve">Since the dictator regime of Hitler </w:t>
      </w:r>
      <w:r w:rsidR="0020458E">
        <w:t>completely influenced public opinion</w:t>
      </w:r>
      <w:r w:rsidR="00E666C8">
        <w:t xml:space="preserve"> and also have a dominant relationship with neighboring countries</w:t>
      </w:r>
      <w:r w:rsidR="004845DF">
        <w:t>, which was the reason for WWII</w:t>
      </w:r>
      <w:r w:rsidR="00E666C8">
        <w:t xml:space="preserve">. </w:t>
      </w:r>
      <w:r w:rsidR="00B03A84">
        <w:t xml:space="preserve">But after WWII, Germany completely </w:t>
      </w:r>
      <w:r w:rsidR="00B03A84">
        <w:lastRenderedPageBreak/>
        <w:t xml:space="preserve">transformed into </w:t>
      </w:r>
      <w:r w:rsidR="005A4742">
        <w:t xml:space="preserve">the democracy model from the murderous dictatorship. </w:t>
      </w:r>
      <w:r w:rsidR="003549E0">
        <w:t xml:space="preserve">I am a newly appointed president, and it is my responsibility to develop </w:t>
      </w:r>
      <w:r w:rsidR="00807074">
        <w:t>a comprehensive plan for the new government</w:t>
      </w:r>
      <w:r w:rsidR="00CB50FE">
        <w:fldChar w:fldCharType="begin"/>
      </w:r>
      <w:r w:rsidR="00CB50FE">
        <w:instrText xml:space="preserve"> ADDIN ZOTERO_ITEM CSL_CITATION {"citationID":"z0b1KxRT","properties":{"formattedCitation":"(\\uc0\\u8220{}Designing Government: From Instruments to Governance on JSTOR,\\uc0\\u8221{} n.d.)","plainCitation":"(“Designing Government: From Instruments to Governance on JSTOR,” n.d.)","noteIndex":0},"citationItems":[{"id":681,"uris":["http://zotero.org/users/local/vDOrLj7p/items/K3WAHYRG"],"uri":["http://zotero.org/users/local/vDOrLj7p/items/K3WAHYRG"],"itemData":{"id":681,"type":"webpage","title":"Designing Government: From Instruments to Governance on JSTOR","URL":"https://www.jstor.org/stable/j.cttq938d","accessed":{"date-parts":[["2019",12,10]]}}}],"schema":"https://github.com/citation-style-language/schema/raw/master/csl-citation.json"} </w:instrText>
      </w:r>
      <w:r w:rsidR="00CB50FE">
        <w:fldChar w:fldCharType="separate"/>
      </w:r>
      <w:r w:rsidR="00CB50FE" w:rsidRPr="00CB50FE">
        <w:rPr>
          <w:rFonts w:ascii="Times New Roman" w:hAnsi="Times New Roman" w:cs="Times New Roman"/>
        </w:rPr>
        <w:t>(“Designing Government: From Instruments to Governance on JSTOR,” n.d.)</w:t>
      </w:r>
      <w:r w:rsidR="00CB50FE">
        <w:fldChar w:fldCharType="end"/>
      </w:r>
      <w:r w:rsidR="00807074">
        <w:t xml:space="preserve">. In the current circumstances, there are both internal and external challenges which will be </w:t>
      </w:r>
      <w:r w:rsidR="00783DAE">
        <w:t>handled through the development of the proper governing system, domestic programs for public betterment</w:t>
      </w:r>
      <w:r w:rsidR="00D11F25">
        <w:t xml:space="preserve">, proper economic structure as well as </w:t>
      </w:r>
      <w:r w:rsidR="00283AC7">
        <w:t>creating national unity</w:t>
      </w:r>
      <w:r w:rsidR="0072535A">
        <w:t xml:space="preserve"> through political socialization</w:t>
      </w:r>
      <w:r w:rsidR="00283AC7">
        <w:t xml:space="preserve">. </w:t>
      </w:r>
      <w:r w:rsidR="0078496D">
        <w:t>As the country is facing war like situation from two decades</w:t>
      </w:r>
      <w:r w:rsidR="005B792E">
        <w:t>, the political, military, and economic structure is non-existent.</w:t>
      </w:r>
    </w:p>
    <w:p w14:paraId="00C676F8" w14:textId="77777777" w:rsidR="00A03D66" w:rsidRDefault="00491050" w:rsidP="00A03D66">
      <w:pPr>
        <w:pStyle w:val="Heading1"/>
      </w:pPr>
      <w:r>
        <w:t xml:space="preserve">Domestic Concerns </w:t>
      </w:r>
    </w:p>
    <w:p w14:paraId="58CEC5AF" w14:textId="5E2A9925" w:rsidR="007E5AEB" w:rsidRDefault="00491050" w:rsidP="001D0F7A">
      <w:pPr>
        <w:tabs>
          <w:tab w:val="left" w:pos="1230"/>
        </w:tabs>
      </w:pPr>
      <w:r>
        <w:t xml:space="preserve"> </w:t>
      </w:r>
      <w:r w:rsidR="00847FBD">
        <w:t xml:space="preserve"> </w:t>
      </w:r>
      <w:r w:rsidR="00E844D4">
        <w:t xml:space="preserve">As the dictator regime is overthrown and now the responsibility of </w:t>
      </w:r>
      <w:r w:rsidR="008556D3">
        <w:t xml:space="preserve">the newly elected government is to </w:t>
      </w:r>
      <w:r w:rsidR="005B69F7">
        <w:t>develop a better image</w:t>
      </w:r>
      <w:r w:rsidR="00A379AA">
        <w:t xml:space="preserve"> of the country through submitting the parliamentary inquiry. </w:t>
      </w:r>
      <w:r w:rsidR="00240DF8">
        <w:t>Now, Germany became</w:t>
      </w:r>
      <w:r w:rsidR="00837F36">
        <w:t xml:space="preserve"> the Federal Republic, one president, and one chancellor came in power with 25 newly elected </w:t>
      </w:r>
      <w:r w:rsidR="005914F3">
        <w:t>cabinet members</w:t>
      </w:r>
      <w:r w:rsidR="004F1E3A">
        <w:fldChar w:fldCharType="begin"/>
      </w:r>
      <w:r w:rsidR="004F1E3A">
        <w:instrText xml:space="preserve"> ADDIN ZOTERO_ITEM CSL_CITATION {"citationID":"M38Mlqum","properties":{"formattedCitation":"(Olson, 1993)","plainCitation":"(Olson, 1993)","noteIndex":0},"citationItems":[{"id":685,"uris":["http://zotero.org/users/local/vDOrLj7p/items/SFSB7ILC"],"uri":["http://zotero.org/users/local/vDOrLj7p/items/SFSB7ILC"],"itemData":{"id":685,"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1537-5943, 0003-0554","issue":"3","language":"en","page":"567-576","source":"Cambridge Core","title":"Dictatorship, Democracy, and Development","volume":"87","author":[{"family":"Olson","given":"Mancur"}],"issued":{"date-parts":[["1993",9]]}}}],"schema":"https://github.com/citation-style-language/schema/raw/master/csl-citation.json"} </w:instrText>
      </w:r>
      <w:r w:rsidR="004F1E3A">
        <w:fldChar w:fldCharType="separate"/>
      </w:r>
      <w:r w:rsidR="004F1E3A" w:rsidRPr="00F56BDE">
        <w:rPr>
          <w:rFonts w:ascii="Times New Roman" w:hAnsi="Times New Roman" w:cs="Times New Roman"/>
        </w:rPr>
        <w:t>(Olson, 1993)</w:t>
      </w:r>
      <w:r w:rsidR="004F1E3A">
        <w:fldChar w:fldCharType="end"/>
      </w:r>
      <w:r w:rsidR="005914F3">
        <w:t xml:space="preserve">. </w:t>
      </w:r>
      <w:r w:rsidR="0049421B">
        <w:t xml:space="preserve">But the chancellor is the member of the dictator regime party, </w:t>
      </w:r>
      <w:r w:rsidR="00B849AB">
        <w:t>and it is reported that he is t</w:t>
      </w:r>
      <w:r w:rsidR="003A09BC">
        <w:t>he member of that party throughout the dictator era</w:t>
      </w:r>
      <w:r w:rsidR="00B849AB">
        <w:t xml:space="preserve">. </w:t>
      </w:r>
      <w:r w:rsidR="008A1840">
        <w:t xml:space="preserve">As government </w:t>
      </w:r>
      <w:r w:rsidR="00F05D21">
        <w:t xml:space="preserve">system </w:t>
      </w:r>
      <w:r w:rsidR="008A1840">
        <w:t xml:space="preserve">is completely scattered and people have a different opinion in </w:t>
      </w:r>
      <w:r w:rsidR="00F05D21">
        <w:t>this</w:t>
      </w:r>
      <w:r w:rsidR="008A1840">
        <w:t xml:space="preserve"> </w:t>
      </w:r>
      <w:r w:rsidR="00F05D21">
        <w:t>situation</w:t>
      </w:r>
      <w:bookmarkStart w:id="0" w:name="_GoBack"/>
      <w:bookmarkEnd w:id="0"/>
      <w:r w:rsidR="008A1840">
        <w:t xml:space="preserve">. </w:t>
      </w:r>
      <w:r w:rsidR="00046500">
        <w:t xml:space="preserve">It is required to provide equal opportunity to every citizen so that there would be no </w:t>
      </w:r>
      <w:r w:rsidR="00350AC9">
        <w:t>discrimination</w:t>
      </w:r>
      <w:r w:rsidR="007070FD">
        <w:t>. The government support effective participation</w:t>
      </w:r>
      <w:r w:rsidR="00870875">
        <w:t xml:space="preserve"> of people</w:t>
      </w:r>
      <w:r w:rsidR="007070FD">
        <w:t xml:space="preserve"> </w:t>
      </w:r>
      <w:r w:rsidR="0067202B">
        <w:t>in adopting</w:t>
      </w:r>
      <w:r w:rsidR="00870875">
        <w:t xml:space="preserve"> and </w:t>
      </w:r>
      <w:r w:rsidR="00870875">
        <w:t>rejecting</w:t>
      </w:r>
      <w:r w:rsidR="0067202B">
        <w:t xml:space="preserve"> the policy</w:t>
      </w:r>
      <w:r w:rsidR="009B4EB6">
        <w:fldChar w:fldCharType="begin"/>
      </w:r>
      <w:r w:rsidR="009B4EB6">
        <w:instrText xml:space="preserve"> ADDIN ZOTERO_ITEM CSL_CITATION {"citationID":"5gUoWR3E","properties":{"formattedCitation":"(\\uc0\\u8220{}Political Adjustment or Domestic Pressure: Democratic Politics and Political Choice in Africa on JSTOR,\\uc0\\u8221{} n.d.)","plainCitation":"(“Political Adjustment or Domestic Pressure: Democratic Politics and Political Choice in Africa on JSTOR,” n.d.)","noteIndex":0},"citationItems":[{"id":683,"uris":["http://zotero.org/users/local/vDOrLj7p/items/DMZVCECR"],"uri":["http://zotero.org/users/local/vDOrLj7p/items/DMZVCECR"],"itemData":{"id":683,"type":"webpage","title":"Political Adjustment or Domestic Pressure: Democratic Politics and Political Choice in Africa on JSTOR","URL":"https://www.jstor.org/stable/3992200","accessed":{"date-parts":[["2019",12,10]]}}}],"schema":"https://github.com/citation-style-language/schema/raw/master/csl-citation.json"} </w:instrText>
      </w:r>
      <w:r w:rsidR="009B4EB6">
        <w:fldChar w:fldCharType="separate"/>
      </w:r>
      <w:r w:rsidR="009B4EB6" w:rsidRPr="009B4EB6">
        <w:rPr>
          <w:rFonts w:ascii="Times New Roman" w:hAnsi="Times New Roman" w:cs="Times New Roman"/>
        </w:rPr>
        <w:t>(“Political Adjustment or Domestic Pressure: Democratic Politics and Political Choice in Africa on JSTOR,” n.d.)</w:t>
      </w:r>
      <w:r w:rsidR="009B4EB6">
        <w:fldChar w:fldCharType="end"/>
      </w:r>
      <w:r w:rsidR="0067202B">
        <w:t xml:space="preserve">. </w:t>
      </w:r>
      <w:r w:rsidR="00362D18">
        <w:t>All the votes regarding policy must be counted equally</w:t>
      </w:r>
      <w:r w:rsidR="00013D00">
        <w:t xml:space="preserve"> because this government is providing equal </w:t>
      </w:r>
      <w:r w:rsidR="00E75636">
        <w:t xml:space="preserve">fundamental </w:t>
      </w:r>
      <w:r w:rsidR="00013D00">
        <w:t xml:space="preserve">rights to every citizen. </w:t>
      </w:r>
      <w:r w:rsidR="00117958">
        <w:t xml:space="preserve">For ending the wave of discrimination, the </w:t>
      </w:r>
      <w:r w:rsidR="000A6E09">
        <w:t xml:space="preserve">public has allowed debating on social and economic issues. </w:t>
      </w:r>
      <w:r w:rsidR="002C218C">
        <w:t xml:space="preserve">Through this, people can understand the difference between authoritarian and democratic society. </w:t>
      </w:r>
      <w:r w:rsidR="00193E45">
        <w:t xml:space="preserve">In the current scenario, limited power is given to the government, </w:t>
      </w:r>
      <w:r w:rsidR="00380445">
        <w:t>and they are not all-</w:t>
      </w:r>
      <w:r w:rsidR="00380445">
        <w:lastRenderedPageBreak/>
        <w:t>p</w:t>
      </w:r>
      <w:r w:rsidR="00621281">
        <w:t>ower</w:t>
      </w:r>
      <w:r w:rsidR="005F1449">
        <w:t xml:space="preserve">ful. In this state, a proper system of checks and balances must be </w:t>
      </w:r>
      <w:r w:rsidR="0088644F">
        <w:t>implemented</w:t>
      </w:r>
      <w:r w:rsidR="005F1449">
        <w:t>.</w:t>
      </w:r>
      <w:r w:rsidR="00CE72DF">
        <w:t xml:space="preserve"> Civic responsibility and power </w:t>
      </w:r>
      <w:r w:rsidR="00DA78DA">
        <w:t xml:space="preserve">are exercised through all citizens </w:t>
      </w:r>
      <w:r w:rsidR="00E35741">
        <w:t xml:space="preserve">as the main principle of democracy is the rule of people. </w:t>
      </w:r>
      <w:r w:rsidR="00400652">
        <w:t xml:space="preserve">So, my governing principles are </w:t>
      </w:r>
      <w:r w:rsidR="00757FCD">
        <w:t xml:space="preserve">patriotism, rule of law, </w:t>
      </w:r>
      <w:r w:rsidR="00B24EEE">
        <w:t xml:space="preserve">leadership, </w:t>
      </w:r>
      <w:r w:rsidR="00B2308A">
        <w:t>and control</w:t>
      </w:r>
      <w:r w:rsidR="00B24EEE">
        <w:t xml:space="preserve"> of power</w:t>
      </w:r>
      <w:r w:rsidR="00B2308A">
        <w:t>, political tolerance</w:t>
      </w:r>
      <w:r w:rsidR="00651D96">
        <w:t xml:space="preserve">, </w:t>
      </w:r>
      <w:r w:rsidR="005C1354">
        <w:t xml:space="preserve">and transparency. </w:t>
      </w:r>
      <w:r w:rsidR="00B26EF6">
        <w:t xml:space="preserve">As the government has threats both internally and externally, </w:t>
      </w:r>
      <w:r w:rsidR="00DD021C">
        <w:t>so, I would implement information transparency</w:t>
      </w:r>
      <w:r w:rsidR="003024B8">
        <w:t xml:space="preserve"> locally and internationally to combat terrorism. </w:t>
      </w:r>
    </w:p>
    <w:p w14:paraId="0F82B042" w14:textId="77777777" w:rsidR="0045098D" w:rsidRDefault="00491050" w:rsidP="001D0F7A">
      <w:pPr>
        <w:tabs>
          <w:tab w:val="left" w:pos="1230"/>
        </w:tabs>
      </w:pPr>
      <w:r>
        <w:t xml:space="preserve">The government also offer domestic programs for the public good </w:t>
      </w:r>
      <w:r w:rsidR="005A34B9">
        <w:t xml:space="preserve">which include education facility for public and </w:t>
      </w:r>
      <w:r w:rsidR="00AF2F1D">
        <w:t>government will act as a secular state in which every citizen have the right to perform their religious obligations</w:t>
      </w:r>
      <w:r w:rsidR="00F56BDE">
        <w:fldChar w:fldCharType="begin"/>
      </w:r>
      <w:r w:rsidR="00F56BDE">
        <w:instrText xml:space="preserve"> ADDIN ZOTERO_ITEM CSL_CITATION {"citationID":"M38Mlqum","properties":{"formattedCitation":"(Olson, 1993)","plainCitation":"(Olson, 1993)","noteIndex":0},"citationItems":[{"id":685,"uris":["http://zotero.org/users/local/vDOrLj7p/items/SFSB7ILC"],"uri":["http://zotero.org/users/local/vDOrLj7p/items/SFSB7ILC"],"itemData":{"id":685,"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1537-5943, 0003-0554","issue":"3","language":"en","page":"567-576","source":"Cambridge Core","title":"Dictatorship, Democracy, and Development","volume":"87","author":[{"family":"Olson","given":"Mancur"}],"issued":{"date-parts":[["1993",9]]}}}],"schema":"https://github.com/citation-style-language/schema/raw/master/csl-citation.json"} </w:instrText>
      </w:r>
      <w:r w:rsidR="00F56BDE">
        <w:fldChar w:fldCharType="separate"/>
      </w:r>
      <w:r w:rsidR="00F56BDE" w:rsidRPr="00F56BDE">
        <w:rPr>
          <w:rFonts w:ascii="Times New Roman" w:hAnsi="Times New Roman" w:cs="Times New Roman"/>
        </w:rPr>
        <w:t>(Olson, 1993)</w:t>
      </w:r>
      <w:r w:rsidR="00F56BDE">
        <w:fldChar w:fldCharType="end"/>
      </w:r>
      <w:r w:rsidR="00AF2F1D">
        <w:t xml:space="preserve">. </w:t>
      </w:r>
      <w:r w:rsidR="00562C13">
        <w:t>The objective of the government is to provide quality education to all its citizen</w:t>
      </w:r>
      <w:r w:rsidR="003470E9">
        <w:t xml:space="preserve">s without gender biases. </w:t>
      </w:r>
      <w:r w:rsidR="00DD7902">
        <w:t>The government aims to target public provisions related to their welfare and education.</w:t>
      </w:r>
    </w:p>
    <w:p w14:paraId="23B07F36" w14:textId="77777777" w:rsidR="00EE57E8" w:rsidRDefault="00491050" w:rsidP="001D0F7A">
      <w:pPr>
        <w:tabs>
          <w:tab w:val="left" w:pos="1230"/>
        </w:tabs>
      </w:pPr>
      <w:r>
        <w:t xml:space="preserve">For the economic stability of the country, </w:t>
      </w:r>
      <w:r w:rsidR="006D25CD">
        <w:t xml:space="preserve">it is necessary to develop the economic structure </w:t>
      </w:r>
      <w:r w:rsidR="00305685">
        <w:t xml:space="preserve">by implementing the policies of economic adjustment. </w:t>
      </w:r>
      <w:r w:rsidR="00E4296C">
        <w:t xml:space="preserve">The government can use these policies </w:t>
      </w:r>
      <w:r w:rsidR="0086315E">
        <w:t xml:space="preserve">for the reconciliation of </w:t>
      </w:r>
      <w:r w:rsidR="00637B6A">
        <w:t xml:space="preserve">macroeconomic objectives nationally </w:t>
      </w:r>
      <w:r w:rsidR="00AC3527">
        <w:t xml:space="preserve">concerning the pressure of the international market. </w:t>
      </w:r>
      <w:r w:rsidR="0010545B">
        <w:t>My government emphasizes more on the exports, policies of exchange rates</w:t>
      </w:r>
      <w:r w:rsidR="005114D9">
        <w:t xml:space="preserve">, fiscal and monetary policies. </w:t>
      </w:r>
      <w:r w:rsidR="008A2BEC">
        <w:t xml:space="preserve">A system of mixed economies is developed by a government that is regarded as stable </w:t>
      </w:r>
      <w:r w:rsidR="00685D40">
        <w:t>though</w:t>
      </w:r>
      <w:r w:rsidR="008A2BEC">
        <w:t xml:space="preserve"> productive </w:t>
      </w:r>
      <w:r w:rsidR="00685D40">
        <w:t>economies.</w:t>
      </w:r>
      <w:r w:rsidR="0010545B">
        <w:t xml:space="preserve"> </w:t>
      </w:r>
      <w:r w:rsidR="00C62401">
        <w:t>Income inequality and economic stability cannot be associated with negative</w:t>
      </w:r>
      <w:r w:rsidR="00F56BDE">
        <w:fldChar w:fldCharType="begin"/>
      </w:r>
      <w:r w:rsidR="00F56BDE">
        <w:instrText xml:space="preserve"> ADDIN ZOTERO_ITEM CSL_CITATION {"citationID":"M38Mlqum","properties":{"formattedCitation":"(Olson, 1993)","plainCitation":"(Olson, 1993)","noteIndex":0},"citationItems":[{"id":685,"uris":["http://zotero.org/users/local/vDOrLj7p/items/SFSB7ILC"],"uri":["http://zotero.org/users/local/vDOrLj7p/items/SFSB7ILC"],"itemData":{"id":685,"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1537-5943, 0003-0554","issue":"3","language":"en","page":"567-576","source":"Cambridge Core","title":"Dictatorship, Democracy, and Development","volume":"87","author":[{"family":"Olson","given":"Mancur"}],"issued":{"date-parts":[["1993",9]]}}}],"schema":"https://github.com/citation-style-language/schema/raw/master/csl-citation.json"} </w:instrText>
      </w:r>
      <w:r w:rsidR="00F56BDE">
        <w:fldChar w:fldCharType="separate"/>
      </w:r>
      <w:r w:rsidR="00F56BDE" w:rsidRPr="00F56BDE">
        <w:rPr>
          <w:rFonts w:ascii="Times New Roman" w:hAnsi="Times New Roman" w:cs="Times New Roman"/>
        </w:rPr>
        <w:t>ly (Olson, 1993)</w:t>
      </w:r>
      <w:r w:rsidR="00F56BDE">
        <w:fldChar w:fldCharType="end"/>
      </w:r>
      <w:r w:rsidR="00B85135">
        <w:t xml:space="preserve"> as it is widely observed that economic stability produces more chances of income disparity. </w:t>
      </w:r>
      <w:r w:rsidR="00CF3030">
        <w:t xml:space="preserve">Though the status quo hurts some people </w:t>
      </w:r>
      <w:r w:rsidR="009C37EA">
        <w:t xml:space="preserve">so, I would develop an economic structure that is linked with </w:t>
      </w:r>
      <w:r w:rsidR="00AD00A6">
        <w:t xml:space="preserve">both capitalism and communism. </w:t>
      </w:r>
    </w:p>
    <w:p w14:paraId="450D0D0A" w14:textId="77777777" w:rsidR="00AE38ED" w:rsidRDefault="00491050" w:rsidP="001D0F7A">
      <w:pPr>
        <w:tabs>
          <w:tab w:val="left" w:pos="1230"/>
        </w:tabs>
      </w:pPr>
      <w:r>
        <w:t xml:space="preserve">As humans are social creatures </w:t>
      </w:r>
      <w:r w:rsidR="001F05D8">
        <w:t xml:space="preserve">and they can be easily influenced by </w:t>
      </w:r>
      <w:r w:rsidR="00E77BE6">
        <w:t>society</w:t>
      </w:r>
      <w:r w:rsidR="00911E9F">
        <w:t>, so, the government is developing programs in which citizens associate themselves to a particular group</w:t>
      </w:r>
      <w:r w:rsidR="00E77BE6">
        <w:t xml:space="preserve">. </w:t>
      </w:r>
      <w:r w:rsidR="00DF07C8">
        <w:t xml:space="preserve">Also, the government is lessening the transport barriers within the country so that goods and </w:t>
      </w:r>
      <w:r w:rsidR="00DF07C8">
        <w:lastRenderedPageBreak/>
        <w:t xml:space="preserve">services </w:t>
      </w:r>
      <w:r w:rsidR="00B8763B">
        <w:t xml:space="preserve">can be moved throughout the territory, </w:t>
      </w:r>
      <w:r w:rsidR="00BB21ED">
        <w:t xml:space="preserve">which will create familial connections within the society. </w:t>
      </w:r>
      <w:r w:rsidR="00B312D6">
        <w:t>As the public have similar terms and issues so, political socialization will create unity among the nation.</w:t>
      </w:r>
    </w:p>
    <w:p w14:paraId="20BA0AFB" w14:textId="77777777" w:rsidR="00EE7EF7" w:rsidRDefault="00491050" w:rsidP="001D0F7A">
      <w:pPr>
        <w:tabs>
          <w:tab w:val="left" w:pos="1230"/>
        </w:tabs>
      </w:pPr>
      <w:r>
        <w:t>Currently, the economy</w:t>
      </w:r>
      <w:r w:rsidR="00085F6B">
        <w:t xml:space="preserve"> of </w:t>
      </w:r>
      <w:r w:rsidR="0025006F">
        <w:t>Germany</w:t>
      </w:r>
      <w:r w:rsidR="00085F6B">
        <w:t xml:space="preserve"> is going through </w:t>
      </w:r>
      <w:r w:rsidR="002D5FA7">
        <w:t>another stage</w:t>
      </w:r>
      <w:r w:rsidR="003F4BA6">
        <w:t xml:space="preserve"> of the financial crisis</w:t>
      </w:r>
      <w:r w:rsidR="002F61A8">
        <w:t xml:space="preserve"> as the country </w:t>
      </w:r>
      <w:r w:rsidR="00037A1E">
        <w:t xml:space="preserve">is facing security issues related to economics. </w:t>
      </w:r>
      <w:r w:rsidR="00BC3391">
        <w:t xml:space="preserve">Through the process of globalization, these issues can be managed. </w:t>
      </w:r>
      <w:r w:rsidR="00E80084">
        <w:t xml:space="preserve">It is evident globally that </w:t>
      </w:r>
      <w:r w:rsidR="00D857FA">
        <w:t>state economic security provide</w:t>
      </w:r>
      <w:r w:rsidR="00B26067">
        <w:t>s independence, success, and s</w:t>
      </w:r>
      <w:r w:rsidR="00D857FA">
        <w:t>us</w:t>
      </w:r>
      <w:r w:rsidR="00B26067">
        <w:t>ta</w:t>
      </w:r>
      <w:r w:rsidR="00D857FA">
        <w:t>ina</w:t>
      </w:r>
      <w:r w:rsidR="00B26067">
        <w:t>bility</w:t>
      </w:r>
      <w:r w:rsidR="00B9528C">
        <w:fldChar w:fldCharType="begin"/>
      </w:r>
      <w:r w:rsidR="00B9528C">
        <w:instrText xml:space="preserve"> ADDIN ZOTERO_ITEM CSL_CITATION {"citationID":"hUHsmQQ6","properties":{"formattedCitation":"(\\uc0\\u8220{}The Paradox of Parliamentary Supremacy: Delegation, Democracy, and Dictatorship in Germany and France, 1920s-1950s 113 Yale Law Journal 2003-2004,\\uc0\\u8221{} n.d.)","plainCitation":"(“The Paradox of Parliamentary Supremacy: Delegation, Democracy, and Dictatorship in Germany and France, 1920s-1950s 113 Yale Law Journal 2003-2004,” n.d.)","noteIndex":0},"citationItems":[{"id":675,"uris":["http://zotero.org/users/local/vDOrLj7p/items/ENYF2PKM"],"uri":["http://zotero.org/users/local/vDOrLj7p/items/ENYF2PKM"],"itemData":{"id":675,"type":"webpage","title":"The Paradox of Parliamentary Supremacy: Delegation, Democracy, and Dictatorship in Germany and France, 1920s-1950s 113 Yale Law Journal 2003-2004","URL":"https://heinonline.org/HOL/LandingPage?handle=hein.journals/ylr113&amp;div=57&amp;id=&amp;page=","accessed":{"date-parts":[["2019",12,10]]}}}],"schema":"https://github.com/citation-style-language/schema/raw/master/csl-citation.json"} </w:instrText>
      </w:r>
      <w:r w:rsidR="00B9528C">
        <w:fldChar w:fldCharType="separate"/>
      </w:r>
      <w:r w:rsidR="00B9528C" w:rsidRPr="00B12D6B">
        <w:rPr>
          <w:rFonts w:ascii="Times New Roman" w:hAnsi="Times New Roman" w:cs="Times New Roman"/>
        </w:rPr>
        <w:t>(“The Paradox of Parliamentary Supremacy: Delegation, Democracy, and Dictatorship in Germany and France, 1920s-1950s 113 Yale Law Journal 2003-2004,” n.d.)</w:t>
      </w:r>
      <w:r w:rsidR="00B9528C">
        <w:fldChar w:fldCharType="end"/>
      </w:r>
      <w:r w:rsidR="00415670">
        <w:t xml:space="preserve">. </w:t>
      </w:r>
      <w:r w:rsidR="008566BC">
        <w:t>There are several international programs of the United Nations that help in boosting the economy and lessen the threats of security</w:t>
      </w:r>
      <w:r w:rsidR="00402D6B">
        <w:t>, which in turn affects the economy</w:t>
      </w:r>
      <w:r w:rsidR="008566BC">
        <w:t>.</w:t>
      </w:r>
      <w:r w:rsidR="00332D05">
        <w:t xml:space="preserve"> The security council of the United Nations helps this country to fight with </w:t>
      </w:r>
      <w:r w:rsidR="00087621">
        <w:t xml:space="preserve">both internal and external </w:t>
      </w:r>
      <w:r w:rsidR="00332D05">
        <w:t>terrorism</w:t>
      </w:r>
      <w:r w:rsidR="00AC1C61">
        <w:t xml:space="preserve"> while</w:t>
      </w:r>
      <w:r w:rsidR="00085F6B">
        <w:t xml:space="preserve"> the organization of Economic Corporation helps a country in economic stability. </w:t>
      </w:r>
    </w:p>
    <w:p w14:paraId="1C440A90" w14:textId="77777777" w:rsidR="00CB50FE" w:rsidRDefault="00491050" w:rsidP="001D0F7A">
      <w:pPr>
        <w:tabs>
          <w:tab w:val="left" w:pos="1230"/>
        </w:tabs>
      </w:pPr>
      <w:r>
        <w:t xml:space="preserve">The security council of the United Nations' objective is to maintain peace globally. </w:t>
      </w:r>
      <w:r w:rsidR="003A18A1">
        <w:t>They can make changes in the charter of the United Nations</w:t>
      </w:r>
      <w:r w:rsidR="00B623D8">
        <w:t xml:space="preserve">. </w:t>
      </w:r>
      <w:r w:rsidR="00ED04C2">
        <w:t xml:space="preserve">They can also impose peacemaking operations, military actions, and </w:t>
      </w:r>
      <w:r w:rsidR="001D22F8">
        <w:t xml:space="preserve">international sanctions. </w:t>
      </w:r>
      <w:r w:rsidR="003A18A1">
        <w:t xml:space="preserve"> </w:t>
      </w:r>
    </w:p>
    <w:p w14:paraId="795605CF" w14:textId="77777777" w:rsidR="00BE77A6" w:rsidRDefault="00491050" w:rsidP="001D0F7A">
      <w:pPr>
        <w:tabs>
          <w:tab w:val="left" w:pos="1230"/>
        </w:tabs>
      </w:pPr>
      <w:r>
        <w:t xml:space="preserve">The OECD is regarded as the </w:t>
      </w:r>
      <w:r w:rsidR="000D454E">
        <w:t xml:space="preserve">monitoring group or thinks tank. </w:t>
      </w:r>
      <w:r w:rsidR="003E4295">
        <w:t xml:space="preserve">The major goal of this organization is </w:t>
      </w:r>
      <w:r w:rsidR="0042189C">
        <w:t>fighting poverty, cooperation, and economic development</w:t>
      </w:r>
      <w:r w:rsidR="0077172B">
        <w:fldChar w:fldCharType="begin"/>
      </w:r>
      <w:r w:rsidR="0077172B">
        <w:instrText xml:space="preserve"> ADDIN ZOTERO_ITEM CSL_CITATION {"citationID":"5gUoWR3E","properties":{"formattedCitation":"(\\uc0\\u8220{}Political Adjustment or Domestic Pressure: Democratic Politics and Political Choice in Africa on JSTOR,\\uc0\\u8221{} n.d.)","plainCitation":"(“Political Adjustment or Domestic Pressure: Democratic Politics and Political Choice in Africa on JSTOR,” n.d.)","noteIndex":0},"citationItems":[{"id":683,"uris":["http://zotero.org/users/local/vDOrLj7p/items/DMZVCECR"],"uri":["http://zotero.org/users/local/vDOrLj7p/items/DMZVCECR"],"itemData":{"id":683,"type":"webpage","title":"Political Adjustment or Domestic Pressure: Democratic Politics and Political Choice in Africa on JSTOR","URL":"https://www.jstor.org/stable/3992200","accessed":{"date-parts":[["2019",12,10]]}}}],"schema":"https://github.com/citation-style-language/schema/raw/master/csl-citation.json"} </w:instrText>
      </w:r>
      <w:r w:rsidR="0077172B">
        <w:fldChar w:fldCharType="separate"/>
      </w:r>
      <w:r w:rsidR="0077172B" w:rsidRPr="009B4EB6">
        <w:rPr>
          <w:rFonts w:ascii="Times New Roman" w:hAnsi="Times New Roman" w:cs="Times New Roman"/>
        </w:rPr>
        <w:t>(“Political Adjustment or Domestic Pressure: Democratic Politics and Political Choice in Africa on JSTOR,” n.d.)</w:t>
      </w:r>
      <w:r w:rsidR="0077172B">
        <w:fldChar w:fldCharType="end"/>
      </w:r>
      <w:r w:rsidR="0042189C">
        <w:t xml:space="preserve">. </w:t>
      </w:r>
      <w:r w:rsidR="008F4FC6">
        <w:t xml:space="preserve">Over the years this organization is dealing with the issues related to raising the living standards as well as contributing in the </w:t>
      </w:r>
      <w:r w:rsidR="00235A91">
        <w:t>economic stability and world trade expansion</w:t>
      </w:r>
      <w:r w:rsidR="009A0678">
        <w:fldChar w:fldCharType="begin"/>
      </w:r>
      <w:r w:rsidR="009A0678">
        <w:instrText xml:space="preserve"> ADDIN ZOTERO_ITEM CSL_CITATION {"citationID":"hUHsmQQ6","properties":{"formattedCitation":"(\\uc0\\u8220{}The Paradox of Parliamentary Supremacy: Delegation, Democracy, and Dictatorship in Germany and France, 1920s-1950s 113 Yale Law Journal 2003-2004,\\uc0\\u8221{} n.d.)","plainCitation":"(“The Paradox of Parliamentary Supremacy: Delegation, Democracy, and Dictatorship in Germany and France, 1920s-1950s 113 Yale Law Journal 2003-2004,” n.d.)","noteIndex":0},"citationItems":[{"id":675,"uris":["http://zotero.org/users/local/vDOrLj7p/items/ENYF2PKM"],"uri":["http://zotero.org/users/local/vDOrLj7p/items/ENYF2PKM"],"itemData":{"id":675,"type":"webpage","title":"The Paradox of Parliamentary Supremacy: Delegation, Democracy, and Dictatorship in Germany and France, 1920s-1950s 113 Yale Law Journal 2003-2004","URL":"https://heinonline.org/HOL/LandingPage?handle=hein.journals/ylr113&amp;div=57&amp;id=&amp;page=","accessed":{"date-parts":[["2019",12,10]]}}}],"schema":"https://github.com/citation-style-language/schema/raw/master/csl-citation.json"} </w:instrText>
      </w:r>
      <w:r w:rsidR="009A0678">
        <w:fldChar w:fldCharType="separate"/>
      </w:r>
      <w:r w:rsidR="009A0678" w:rsidRPr="00B12D6B">
        <w:rPr>
          <w:rFonts w:ascii="Times New Roman" w:hAnsi="Times New Roman" w:cs="Times New Roman"/>
        </w:rPr>
        <w:t>(“The Paradox of Parliamentary Supremacy: Delegation, Democracy, and Dictatorship in Germany and France, 1920s-1950s 113 Yale Law Journal 2003-2004,” n.d.)</w:t>
      </w:r>
      <w:r w:rsidR="009A0678">
        <w:fldChar w:fldCharType="end"/>
      </w:r>
      <w:r w:rsidR="00235A91">
        <w:t xml:space="preserve">. </w:t>
      </w:r>
    </w:p>
    <w:p w14:paraId="7429CBAF" w14:textId="77777777" w:rsidR="004F3BD6" w:rsidRDefault="00491050" w:rsidP="001D0F7A">
      <w:pPr>
        <w:tabs>
          <w:tab w:val="left" w:pos="1230"/>
        </w:tabs>
      </w:pPr>
      <w:r>
        <w:lastRenderedPageBreak/>
        <w:t xml:space="preserve">As this country has unstable conditions so, the threat of terrorism at both domestic as well as with the </w:t>
      </w:r>
      <w:r w:rsidR="00C145DD">
        <w:t>neighboring</w:t>
      </w:r>
      <w:r>
        <w:t xml:space="preserve"> countries is at its peak</w:t>
      </w:r>
      <w:r w:rsidR="002F61AA">
        <w:fldChar w:fldCharType="begin"/>
      </w:r>
      <w:r w:rsidR="002F61AA">
        <w:instrText xml:space="preserve"> ADDIN ZOTERO_ITEM CSL_CITATION {"citationID":"5gUoWR3E","properties":{"formattedCitation":"(\\uc0\\u8220{}Political Adjustment or Domestic Pressure: Democratic Politics and Political Choice in Africa on JSTOR,\\uc0\\u8221{} n.d.)","plainCitation":"(“Political Adjustment or Domestic Pressure: Democratic Politics and Political Choice in Africa on JSTOR,” n.d.)","noteIndex":0},"citationItems":[{"id":683,"uris":["http://zotero.org/users/local/vDOrLj7p/items/DMZVCECR"],"uri":["http://zotero.org/users/local/vDOrLj7p/items/DMZVCECR"],"itemData":{"id":683,"type":"webpage","title":"Political Adjustment or Domestic Pressure: Democratic Politics and Political Choice in Africa on JSTOR","URL":"https://www.jstor.org/stable/3992200","accessed":{"date-parts":[["2019",12,10]]}}}],"schema":"https://github.com/citation-style-language/schema/raw/master/csl-citation.json"} </w:instrText>
      </w:r>
      <w:r w:rsidR="002F61AA">
        <w:fldChar w:fldCharType="separate"/>
      </w:r>
      <w:r w:rsidR="002F61AA" w:rsidRPr="009B4EB6">
        <w:rPr>
          <w:rFonts w:ascii="Times New Roman" w:hAnsi="Times New Roman" w:cs="Times New Roman"/>
        </w:rPr>
        <w:t>(“Political Adjustment or Domestic Pressure: Democratic Politics and Political Choice in Africa on JSTOR,” n.d.)</w:t>
      </w:r>
      <w:r w:rsidR="002F61AA">
        <w:fldChar w:fldCharType="end"/>
      </w:r>
      <w:r>
        <w:t xml:space="preserve">. </w:t>
      </w:r>
      <w:r w:rsidR="00185FB0">
        <w:t xml:space="preserve">The government is required to </w:t>
      </w:r>
      <w:r w:rsidR="00D4703A">
        <w:t xml:space="preserve">identify terrorists, and for the prevention of their attacks, it is required to utilize all the available instruments and legal authorities. </w:t>
      </w:r>
      <w:r w:rsidR="00E058C2">
        <w:t xml:space="preserve">The reason people turn to terrorism is </w:t>
      </w:r>
      <w:r w:rsidR="00EF4F4C">
        <w:t>because of religious, political, and ideological convictions</w:t>
      </w:r>
      <w:r w:rsidR="00F56BDE">
        <w:fldChar w:fldCharType="begin"/>
      </w:r>
      <w:r w:rsidR="00F56BDE">
        <w:instrText xml:space="preserve"> ADDIN ZOTERO_ITEM CSL_CITATION {"citationID":"M38Mlqum","properties":{"formattedCitation":"(Olson, 1993)","plainCitation":"(Olson, 1993)","noteIndex":0},"citationItems":[{"id":685,"uris":["http://zotero.org/users/local/vDOrLj7p/items/SFSB7ILC"],"uri":["http://zotero.org/users/local/vDOrLj7p/items/SFSB7ILC"],"itemData":{"id":685,"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1537-5943, 0003-0554","issue":"3","language":"en","page":"567-576","source":"Cambridge Core","title":"Dictatorship, Democracy, and Development","volume":"87","author":[{"family":"Olson","given":"Mancur"}],"issued":{"date-parts":[["1993",9]]}}}],"schema":"https://github.com/citation-style-language/schema/raw/master/csl-citation.json"} </w:instrText>
      </w:r>
      <w:r w:rsidR="00F56BDE">
        <w:fldChar w:fldCharType="separate"/>
      </w:r>
      <w:r w:rsidR="00F56BDE" w:rsidRPr="00F56BDE">
        <w:rPr>
          <w:rFonts w:ascii="Times New Roman" w:hAnsi="Times New Roman" w:cs="Times New Roman"/>
        </w:rPr>
        <w:t>(Olson, 1993)</w:t>
      </w:r>
      <w:r w:rsidR="00F56BDE">
        <w:fldChar w:fldCharType="end"/>
      </w:r>
      <w:r w:rsidR="00EF4F4C">
        <w:t xml:space="preserve">. </w:t>
      </w:r>
      <w:r w:rsidR="00945725">
        <w:t xml:space="preserve">In which some are criminals, while others </w:t>
      </w:r>
      <w:r w:rsidR="0041018C">
        <w:t xml:space="preserve">become terrorists due to economic </w:t>
      </w:r>
      <w:r w:rsidR="009E1432">
        <w:t>deprivation</w:t>
      </w:r>
      <w:r w:rsidR="0041018C">
        <w:t xml:space="preserve"> </w:t>
      </w:r>
      <w:r w:rsidR="009E1432">
        <w:t>a</w:t>
      </w:r>
      <w:r w:rsidR="0041018C">
        <w:t xml:space="preserve">nd </w:t>
      </w:r>
      <w:r w:rsidR="00566BE5">
        <w:t xml:space="preserve">perceived </w:t>
      </w:r>
      <w:r w:rsidR="0041018C">
        <w:t xml:space="preserve">oppression. </w:t>
      </w:r>
      <w:r w:rsidR="004B0EAA">
        <w:t xml:space="preserve">The government is required to develop a foreign policy that addresses people's concerns </w:t>
      </w:r>
      <w:r w:rsidR="00FE1AD2">
        <w:t xml:space="preserve">and stops them from their activities </w:t>
      </w:r>
      <w:r w:rsidR="00B23053">
        <w:t>as terrorism has no justification.</w:t>
      </w:r>
      <w:r w:rsidR="00D4703A">
        <w:t xml:space="preserve"> </w:t>
      </w:r>
      <w:r w:rsidR="00BE70DB">
        <w:t xml:space="preserve">It is the responsibility of the president to develop legal authority to deal with </w:t>
      </w:r>
      <w:r w:rsidR="00F33689">
        <w:t xml:space="preserve">the catastrophic situation of terrorism. </w:t>
      </w:r>
    </w:p>
    <w:p w14:paraId="0277F196" w14:textId="77777777" w:rsidR="007E3386" w:rsidRDefault="00491050" w:rsidP="001D0F7A">
      <w:pPr>
        <w:tabs>
          <w:tab w:val="left" w:pos="1230"/>
        </w:tabs>
      </w:pPr>
      <w:r>
        <w:t xml:space="preserve">In conclusion, the righteous and best practices lead to harmonious unity </w:t>
      </w:r>
      <w:r w:rsidR="00BC66DE">
        <w:t xml:space="preserve">in society </w:t>
      </w:r>
      <w:r w:rsidR="001660CD">
        <w:t>and happiness must be perused in the cities but not at the expense of others</w:t>
      </w:r>
      <w:r w:rsidR="00622A01">
        <w:t xml:space="preserve"> as the political society is described best when its people refer it as 'mine.' </w:t>
      </w:r>
      <w:r w:rsidR="00EE1B8D">
        <w:t xml:space="preserve">So, this government will ensure fairness and justice without discrimination.  </w:t>
      </w:r>
      <w:r w:rsidR="001660CD">
        <w:t xml:space="preserve"> </w:t>
      </w:r>
    </w:p>
    <w:p w14:paraId="4E7BC874" w14:textId="77777777" w:rsidR="00CB50FE" w:rsidRDefault="00CB50FE" w:rsidP="001D0F7A">
      <w:pPr>
        <w:tabs>
          <w:tab w:val="left" w:pos="1230"/>
        </w:tabs>
      </w:pPr>
    </w:p>
    <w:p w14:paraId="7DC5F67C" w14:textId="77777777" w:rsidR="00CB50FE" w:rsidRDefault="00CB50FE" w:rsidP="001D0F7A">
      <w:pPr>
        <w:tabs>
          <w:tab w:val="left" w:pos="1230"/>
        </w:tabs>
      </w:pPr>
    </w:p>
    <w:p w14:paraId="2E8DFCEB" w14:textId="77777777" w:rsidR="00CB50FE" w:rsidRDefault="00CB50FE" w:rsidP="001D0F7A">
      <w:pPr>
        <w:tabs>
          <w:tab w:val="left" w:pos="1230"/>
        </w:tabs>
      </w:pPr>
    </w:p>
    <w:p w14:paraId="182C7F3E" w14:textId="77777777" w:rsidR="00CB50FE" w:rsidRDefault="00CB50FE" w:rsidP="001D0F7A">
      <w:pPr>
        <w:tabs>
          <w:tab w:val="left" w:pos="1230"/>
        </w:tabs>
      </w:pPr>
    </w:p>
    <w:p w14:paraId="7E1A2604" w14:textId="77777777" w:rsidR="00CB50FE" w:rsidRDefault="00CB50FE" w:rsidP="001D0F7A">
      <w:pPr>
        <w:tabs>
          <w:tab w:val="left" w:pos="1230"/>
        </w:tabs>
      </w:pPr>
    </w:p>
    <w:p w14:paraId="4C316602" w14:textId="77777777" w:rsidR="00CB50FE" w:rsidRDefault="00CB50FE" w:rsidP="001D0F7A">
      <w:pPr>
        <w:tabs>
          <w:tab w:val="left" w:pos="1230"/>
        </w:tabs>
      </w:pPr>
    </w:p>
    <w:p w14:paraId="1E232CA0" w14:textId="77777777" w:rsidR="00CB50FE" w:rsidRDefault="00CB50FE" w:rsidP="001D0F7A">
      <w:pPr>
        <w:tabs>
          <w:tab w:val="left" w:pos="1230"/>
        </w:tabs>
      </w:pPr>
    </w:p>
    <w:p w14:paraId="4673BE0E" w14:textId="77777777" w:rsidR="00CB50FE" w:rsidRDefault="00CB50FE" w:rsidP="001D0F7A">
      <w:pPr>
        <w:tabs>
          <w:tab w:val="left" w:pos="1230"/>
        </w:tabs>
      </w:pPr>
    </w:p>
    <w:p w14:paraId="614F074F" w14:textId="77777777" w:rsidR="00CB50FE" w:rsidRDefault="00CB50FE" w:rsidP="001D0F7A">
      <w:pPr>
        <w:tabs>
          <w:tab w:val="left" w:pos="1230"/>
        </w:tabs>
      </w:pPr>
    </w:p>
    <w:p w14:paraId="2FD854F1" w14:textId="77777777" w:rsidR="00CB50FE" w:rsidRDefault="00CB50FE" w:rsidP="00323889">
      <w:pPr>
        <w:tabs>
          <w:tab w:val="left" w:pos="1230"/>
        </w:tabs>
        <w:ind w:firstLine="0"/>
      </w:pPr>
    </w:p>
    <w:p w14:paraId="193F62F7" w14:textId="77777777" w:rsidR="00CB50FE" w:rsidRPr="00CB50FE" w:rsidRDefault="00491050" w:rsidP="00CB50FE">
      <w:pPr>
        <w:tabs>
          <w:tab w:val="left" w:pos="1230"/>
        </w:tabs>
        <w:jc w:val="center"/>
        <w:rPr>
          <w:b/>
        </w:rPr>
      </w:pPr>
      <w:r w:rsidRPr="00CB50FE">
        <w:rPr>
          <w:b/>
        </w:rPr>
        <w:t>References</w:t>
      </w:r>
    </w:p>
    <w:p w14:paraId="2FC46729" w14:textId="77777777" w:rsidR="00F56BDE" w:rsidRPr="00F56BDE" w:rsidRDefault="00491050" w:rsidP="00F56BD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56BDE">
        <w:rPr>
          <w:rFonts w:ascii="Times New Roman" w:hAnsi="Times New Roman" w:cs="Times New Roman"/>
        </w:rPr>
        <w:t>Designing Government: From Instruments to Governance on JSTOR. (n.d.). Retrieved December 10, 2019, from https://www.jstor.org/stable/j.cttq938d</w:t>
      </w:r>
    </w:p>
    <w:p w14:paraId="1CB66A09" w14:textId="77777777" w:rsidR="00F56BDE" w:rsidRPr="00F56BDE" w:rsidRDefault="00491050" w:rsidP="00F56BDE">
      <w:pPr>
        <w:pStyle w:val="Bibliography"/>
        <w:rPr>
          <w:rFonts w:ascii="Times New Roman" w:hAnsi="Times New Roman" w:cs="Times New Roman"/>
        </w:rPr>
      </w:pPr>
      <w:r w:rsidRPr="00F56BDE">
        <w:rPr>
          <w:rFonts w:ascii="Times New Roman" w:hAnsi="Times New Roman" w:cs="Times New Roman"/>
        </w:rPr>
        <w:t xml:space="preserve">Olson, M. (1993). Dictatorship, Democracy, and Development. </w:t>
      </w:r>
      <w:r w:rsidRPr="00F56BDE">
        <w:rPr>
          <w:rFonts w:ascii="Times New Roman" w:hAnsi="Times New Roman" w:cs="Times New Roman"/>
          <w:i/>
          <w:iCs/>
        </w:rPr>
        <w:t>American Political Science Review</w:t>
      </w:r>
      <w:r w:rsidRPr="00F56BDE">
        <w:rPr>
          <w:rFonts w:ascii="Times New Roman" w:hAnsi="Times New Roman" w:cs="Times New Roman"/>
        </w:rPr>
        <w:t xml:space="preserve">, </w:t>
      </w:r>
      <w:r w:rsidRPr="00F56BDE">
        <w:rPr>
          <w:rFonts w:ascii="Times New Roman" w:hAnsi="Times New Roman" w:cs="Times New Roman"/>
          <w:i/>
          <w:iCs/>
        </w:rPr>
        <w:t>87</w:t>
      </w:r>
      <w:r w:rsidRPr="00F56BDE">
        <w:rPr>
          <w:rFonts w:ascii="Times New Roman" w:hAnsi="Times New Roman" w:cs="Times New Roman"/>
        </w:rPr>
        <w:t>(3), 567–576. https://doi.org/10.2307/2938736</w:t>
      </w:r>
    </w:p>
    <w:p w14:paraId="1D0EA274" w14:textId="77777777" w:rsidR="00F56BDE" w:rsidRPr="00F56BDE" w:rsidRDefault="00491050" w:rsidP="00F56BDE">
      <w:pPr>
        <w:pStyle w:val="Bibliography"/>
        <w:rPr>
          <w:rFonts w:ascii="Times New Roman" w:hAnsi="Times New Roman" w:cs="Times New Roman"/>
        </w:rPr>
      </w:pPr>
      <w:r w:rsidRPr="00F56BDE">
        <w:rPr>
          <w:rFonts w:ascii="Times New Roman" w:hAnsi="Times New Roman" w:cs="Times New Roman"/>
        </w:rPr>
        <w:t>Political Adjustment or Domestic Pressure: Democratic Politics and Political Choice in Africa on JSTOR. (n.d.). Retrieved December 10, 2019, from https://www.jstor.org/stable/3992200</w:t>
      </w:r>
    </w:p>
    <w:p w14:paraId="557B050B" w14:textId="77777777" w:rsidR="00F56BDE" w:rsidRPr="00F56BDE" w:rsidRDefault="00491050" w:rsidP="00F56BDE">
      <w:pPr>
        <w:pStyle w:val="Bibliography"/>
        <w:rPr>
          <w:rFonts w:ascii="Times New Roman" w:hAnsi="Times New Roman" w:cs="Times New Roman"/>
        </w:rPr>
      </w:pPr>
      <w:r w:rsidRPr="00F56BDE">
        <w:rPr>
          <w:rFonts w:ascii="Times New Roman" w:hAnsi="Times New Roman" w:cs="Times New Roman"/>
        </w:rPr>
        <w:t>The Paradox of Parliamentary Supremacy: Delegation, Democracy, and Dictatorship in Germany and France, 1920s-1950s 113 Yale Law Journal 2003-2004. (n.d.). Retrieved December 10, 2019, from https://heinonline.org/HOL/LandingPage?handle=hein.journals/ylr113&amp;div=57&amp;id=&amp;page=</w:t>
      </w:r>
    </w:p>
    <w:p w14:paraId="6B7D6D15" w14:textId="77777777" w:rsidR="00F56BDE" w:rsidRPr="00F56BDE" w:rsidRDefault="00491050" w:rsidP="00F56BDE">
      <w:pPr>
        <w:pStyle w:val="Bibliography"/>
        <w:rPr>
          <w:rFonts w:ascii="Times New Roman" w:hAnsi="Times New Roman" w:cs="Times New Roman"/>
        </w:rPr>
      </w:pPr>
      <w:r w:rsidRPr="00F56BDE">
        <w:rPr>
          <w:rFonts w:ascii="Times New Roman" w:hAnsi="Times New Roman" w:cs="Times New Roman"/>
        </w:rPr>
        <w:t>U.S.-Style Leadership for English Local Government? On JSTOR. (n.d.). Retrieved December 10, 2019, from https://www.jstor.org/stable/3542496</w:t>
      </w:r>
    </w:p>
    <w:p w14:paraId="45CEA2A8" w14:textId="77777777" w:rsidR="00CB50FE" w:rsidRPr="001D0F7A" w:rsidRDefault="00491050" w:rsidP="001D0F7A">
      <w:pPr>
        <w:tabs>
          <w:tab w:val="left" w:pos="1230"/>
        </w:tabs>
      </w:pPr>
      <w:r>
        <w:fldChar w:fldCharType="end"/>
      </w:r>
    </w:p>
    <w:sectPr w:rsidR="00CB50FE" w:rsidRPr="001D0F7A">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2DADAF" w16cid:durableId="219ABBD9"/>
  <w16cid:commentId w16cid:paraId="6C5BA678" w16cid:durableId="219ABBE7"/>
  <w16cid:commentId w16cid:paraId="530313AA" w16cid:durableId="219ABBFC"/>
  <w16cid:commentId w16cid:paraId="2B319E1F" w16cid:durableId="219ABC08"/>
  <w16cid:commentId w16cid:paraId="007E39F8" w16cid:durableId="219ABC1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EE13D4" w14:textId="77777777" w:rsidR="00AD35C2" w:rsidRDefault="00AD35C2">
      <w:pPr>
        <w:spacing w:line="240" w:lineRule="auto"/>
      </w:pPr>
      <w:r>
        <w:separator/>
      </w:r>
    </w:p>
  </w:endnote>
  <w:endnote w:type="continuationSeparator" w:id="0">
    <w:p w14:paraId="0781682B" w14:textId="77777777" w:rsidR="00AD35C2" w:rsidRDefault="00AD35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462ABD" w14:textId="77777777" w:rsidR="00AD35C2" w:rsidRDefault="00AD35C2">
      <w:pPr>
        <w:spacing w:line="240" w:lineRule="auto"/>
      </w:pPr>
      <w:r>
        <w:separator/>
      </w:r>
    </w:p>
  </w:footnote>
  <w:footnote w:type="continuationSeparator" w:id="0">
    <w:p w14:paraId="3126BF2B" w14:textId="77777777" w:rsidR="00AD35C2" w:rsidRDefault="00AD35C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112438" w14:textId="77777777" w:rsidR="00E81978" w:rsidRDefault="00AD35C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06D92">
          <w:rPr>
            <w:rStyle w:val="Strong"/>
          </w:rPr>
          <w:t>ideal state</w:t>
        </w:r>
      </w:sdtContent>
    </w:sdt>
    <w:r w:rsidR="0049105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05D21">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8A00ED" w14:textId="77777777" w:rsidR="00E81978" w:rsidRDefault="00491050">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06D92">
          <w:rPr>
            <w:rStyle w:val="Strong"/>
          </w:rPr>
          <w:t>ideal stat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05D2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CBFC292"/>
    <w:multiLevelType w:val="hybridMultilevel"/>
    <w:tmpl w:val="E5C8E00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D7E37632"/>
    <w:multiLevelType w:val="hybridMultilevel"/>
    <w:tmpl w:val="D4E1848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5"/>
  </w:num>
  <w:num w:numId="13">
    <w:abstractNumId w:val="13"/>
  </w:num>
  <w:num w:numId="14">
    <w:abstractNumId w:val="12"/>
  </w:num>
  <w:num w:numId="15">
    <w:abstractNumId w:val="14"/>
  </w:num>
  <w:num w:numId="16">
    <w:abstractNumId w:val="0"/>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13D00"/>
    <w:rsid w:val="00037A1E"/>
    <w:rsid w:val="00046500"/>
    <w:rsid w:val="00054491"/>
    <w:rsid w:val="00067B85"/>
    <w:rsid w:val="00084685"/>
    <w:rsid w:val="00085F6B"/>
    <w:rsid w:val="00087621"/>
    <w:rsid w:val="00097DE3"/>
    <w:rsid w:val="000A6E09"/>
    <w:rsid w:val="000D3181"/>
    <w:rsid w:val="000D3F41"/>
    <w:rsid w:val="000D454E"/>
    <w:rsid w:val="000E2D1F"/>
    <w:rsid w:val="000E77B3"/>
    <w:rsid w:val="001025FD"/>
    <w:rsid w:val="001048FC"/>
    <w:rsid w:val="0010545B"/>
    <w:rsid w:val="00117958"/>
    <w:rsid w:val="00163C94"/>
    <w:rsid w:val="001660CD"/>
    <w:rsid w:val="00185B69"/>
    <w:rsid w:val="00185FB0"/>
    <w:rsid w:val="00191E7E"/>
    <w:rsid w:val="00193E45"/>
    <w:rsid w:val="001B2C64"/>
    <w:rsid w:val="001D0F7A"/>
    <w:rsid w:val="001D22F8"/>
    <w:rsid w:val="001F05D8"/>
    <w:rsid w:val="001F259A"/>
    <w:rsid w:val="001F35A3"/>
    <w:rsid w:val="0020458E"/>
    <w:rsid w:val="00211A70"/>
    <w:rsid w:val="00211F1B"/>
    <w:rsid w:val="002120DE"/>
    <w:rsid w:val="00235A91"/>
    <w:rsid w:val="00240DF8"/>
    <w:rsid w:val="0025006F"/>
    <w:rsid w:val="00260676"/>
    <w:rsid w:val="00283AC7"/>
    <w:rsid w:val="002C218C"/>
    <w:rsid w:val="002C223A"/>
    <w:rsid w:val="002D5FA7"/>
    <w:rsid w:val="002E161B"/>
    <w:rsid w:val="002F61A8"/>
    <w:rsid w:val="002F61AA"/>
    <w:rsid w:val="0030140B"/>
    <w:rsid w:val="003024B8"/>
    <w:rsid w:val="00305685"/>
    <w:rsid w:val="00316D3F"/>
    <w:rsid w:val="00322BED"/>
    <w:rsid w:val="00323889"/>
    <w:rsid w:val="00326557"/>
    <w:rsid w:val="00332D05"/>
    <w:rsid w:val="003470E9"/>
    <w:rsid w:val="00350AC9"/>
    <w:rsid w:val="003549E0"/>
    <w:rsid w:val="00355DCA"/>
    <w:rsid w:val="00362D18"/>
    <w:rsid w:val="00364599"/>
    <w:rsid w:val="00380445"/>
    <w:rsid w:val="003A09BC"/>
    <w:rsid w:val="003A18A1"/>
    <w:rsid w:val="003B3A70"/>
    <w:rsid w:val="003C5BD2"/>
    <w:rsid w:val="003E26E2"/>
    <w:rsid w:val="003E4295"/>
    <w:rsid w:val="003F4BA6"/>
    <w:rsid w:val="00400331"/>
    <w:rsid w:val="00400652"/>
    <w:rsid w:val="00402D6B"/>
    <w:rsid w:val="0041018C"/>
    <w:rsid w:val="004129CE"/>
    <w:rsid w:val="00415670"/>
    <w:rsid w:val="0042189C"/>
    <w:rsid w:val="0045098D"/>
    <w:rsid w:val="004705CB"/>
    <w:rsid w:val="004845DF"/>
    <w:rsid w:val="00491050"/>
    <w:rsid w:val="0049421B"/>
    <w:rsid w:val="004A71D8"/>
    <w:rsid w:val="004B0EAA"/>
    <w:rsid w:val="004B293E"/>
    <w:rsid w:val="004E6C54"/>
    <w:rsid w:val="004F1E3A"/>
    <w:rsid w:val="004F31A6"/>
    <w:rsid w:val="004F3BD6"/>
    <w:rsid w:val="005114D9"/>
    <w:rsid w:val="00514268"/>
    <w:rsid w:val="0051706F"/>
    <w:rsid w:val="00540624"/>
    <w:rsid w:val="00551A02"/>
    <w:rsid w:val="005534FA"/>
    <w:rsid w:val="00562C13"/>
    <w:rsid w:val="00566BE5"/>
    <w:rsid w:val="0057448C"/>
    <w:rsid w:val="005914F3"/>
    <w:rsid w:val="005A34B9"/>
    <w:rsid w:val="005A4742"/>
    <w:rsid w:val="005A7841"/>
    <w:rsid w:val="005B69F7"/>
    <w:rsid w:val="005B792E"/>
    <w:rsid w:val="005C1354"/>
    <w:rsid w:val="005D3A03"/>
    <w:rsid w:val="005F1449"/>
    <w:rsid w:val="006170DE"/>
    <w:rsid w:val="00621281"/>
    <w:rsid w:val="00622A01"/>
    <w:rsid w:val="00635D2D"/>
    <w:rsid w:val="00637B6A"/>
    <w:rsid w:val="00651D96"/>
    <w:rsid w:val="0067202B"/>
    <w:rsid w:val="00675191"/>
    <w:rsid w:val="00685D40"/>
    <w:rsid w:val="006D25CD"/>
    <w:rsid w:val="006D696C"/>
    <w:rsid w:val="007070FD"/>
    <w:rsid w:val="0071348F"/>
    <w:rsid w:val="0072535A"/>
    <w:rsid w:val="00757FCD"/>
    <w:rsid w:val="0077172B"/>
    <w:rsid w:val="007772A2"/>
    <w:rsid w:val="00783DAE"/>
    <w:rsid w:val="0078496D"/>
    <w:rsid w:val="00785950"/>
    <w:rsid w:val="007B1E46"/>
    <w:rsid w:val="007E3386"/>
    <w:rsid w:val="007E5AEB"/>
    <w:rsid w:val="008002C0"/>
    <w:rsid w:val="00807074"/>
    <w:rsid w:val="0082395F"/>
    <w:rsid w:val="00837F36"/>
    <w:rsid w:val="00847FBD"/>
    <w:rsid w:val="008556D3"/>
    <w:rsid w:val="008566BC"/>
    <w:rsid w:val="0086315E"/>
    <w:rsid w:val="00870875"/>
    <w:rsid w:val="0088644F"/>
    <w:rsid w:val="008A1840"/>
    <w:rsid w:val="008A2BEC"/>
    <w:rsid w:val="008C5323"/>
    <w:rsid w:val="008E06D0"/>
    <w:rsid w:val="008F4FC6"/>
    <w:rsid w:val="00911E9F"/>
    <w:rsid w:val="00917260"/>
    <w:rsid w:val="00945725"/>
    <w:rsid w:val="00957A64"/>
    <w:rsid w:val="00965C76"/>
    <w:rsid w:val="009A0678"/>
    <w:rsid w:val="009A6A3B"/>
    <w:rsid w:val="009B4EB6"/>
    <w:rsid w:val="009C37EA"/>
    <w:rsid w:val="009C5830"/>
    <w:rsid w:val="009D5400"/>
    <w:rsid w:val="009E1432"/>
    <w:rsid w:val="009F459C"/>
    <w:rsid w:val="00A03D66"/>
    <w:rsid w:val="00A3754A"/>
    <w:rsid w:val="00A379AA"/>
    <w:rsid w:val="00AA6C71"/>
    <w:rsid w:val="00AC1C61"/>
    <w:rsid w:val="00AC3527"/>
    <w:rsid w:val="00AD00A6"/>
    <w:rsid w:val="00AD0471"/>
    <w:rsid w:val="00AD34EF"/>
    <w:rsid w:val="00AD35C2"/>
    <w:rsid w:val="00AE38ED"/>
    <w:rsid w:val="00AF2F1D"/>
    <w:rsid w:val="00AF77EA"/>
    <w:rsid w:val="00B03A84"/>
    <w:rsid w:val="00B12D6B"/>
    <w:rsid w:val="00B23053"/>
    <w:rsid w:val="00B2308A"/>
    <w:rsid w:val="00B24EEE"/>
    <w:rsid w:val="00B26067"/>
    <w:rsid w:val="00B26EF6"/>
    <w:rsid w:val="00B312D6"/>
    <w:rsid w:val="00B623D8"/>
    <w:rsid w:val="00B72454"/>
    <w:rsid w:val="00B823AA"/>
    <w:rsid w:val="00B849AB"/>
    <w:rsid w:val="00B85135"/>
    <w:rsid w:val="00B8763B"/>
    <w:rsid w:val="00B9528C"/>
    <w:rsid w:val="00BA45DB"/>
    <w:rsid w:val="00BB21ED"/>
    <w:rsid w:val="00BC3391"/>
    <w:rsid w:val="00BC66DE"/>
    <w:rsid w:val="00BE1362"/>
    <w:rsid w:val="00BE70DB"/>
    <w:rsid w:val="00BE77A6"/>
    <w:rsid w:val="00BF4184"/>
    <w:rsid w:val="00C0601E"/>
    <w:rsid w:val="00C1321F"/>
    <w:rsid w:val="00C145DD"/>
    <w:rsid w:val="00C259F7"/>
    <w:rsid w:val="00C31D30"/>
    <w:rsid w:val="00C32881"/>
    <w:rsid w:val="00C4713F"/>
    <w:rsid w:val="00C50272"/>
    <w:rsid w:val="00C54B43"/>
    <w:rsid w:val="00C56B30"/>
    <w:rsid w:val="00C62401"/>
    <w:rsid w:val="00C73F57"/>
    <w:rsid w:val="00C9138E"/>
    <w:rsid w:val="00CA3A7F"/>
    <w:rsid w:val="00CA4045"/>
    <w:rsid w:val="00CA4FC9"/>
    <w:rsid w:val="00CB139D"/>
    <w:rsid w:val="00CB50FE"/>
    <w:rsid w:val="00CD6E39"/>
    <w:rsid w:val="00CE72DF"/>
    <w:rsid w:val="00CF3030"/>
    <w:rsid w:val="00CF6E91"/>
    <w:rsid w:val="00D01C97"/>
    <w:rsid w:val="00D11F25"/>
    <w:rsid w:val="00D4703A"/>
    <w:rsid w:val="00D857FA"/>
    <w:rsid w:val="00D85B68"/>
    <w:rsid w:val="00D908B4"/>
    <w:rsid w:val="00DA78DA"/>
    <w:rsid w:val="00DD021C"/>
    <w:rsid w:val="00DD7902"/>
    <w:rsid w:val="00DF07C8"/>
    <w:rsid w:val="00E058C2"/>
    <w:rsid w:val="00E06D92"/>
    <w:rsid w:val="00E35741"/>
    <w:rsid w:val="00E4296C"/>
    <w:rsid w:val="00E6004D"/>
    <w:rsid w:val="00E62DEE"/>
    <w:rsid w:val="00E6515D"/>
    <w:rsid w:val="00E666C8"/>
    <w:rsid w:val="00E75636"/>
    <w:rsid w:val="00E77BE6"/>
    <w:rsid w:val="00E80084"/>
    <w:rsid w:val="00E81978"/>
    <w:rsid w:val="00E844D4"/>
    <w:rsid w:val="00E85C70"/>
    <w:rsid w:val="00ED04C2"/>
    <w:rsid w:val="00EE1B8D"/>
    <w:rsid w:val="00EE57E8"/>
    <w:rsid w:val="00EE7EF7"/>
    <w:rsid w:val="00EF4F4C"/>
    <w:rsid w:val="00F05D21"/>
    <w:rsid w:val="00F123B3"/>
    <w:rsid w:val="00F33689"/>
    <w:rsid w:val="00F379B7"/>
    <w:rsid w:val="00F47880"/>
    <w:rsid w:val="00F525FA"/>
    <w:rsid w:val="00F56BDE"/>
    <w:rsid w:val="00FE1AD2"/>
    <w:rsid w:val="00FF2002"/>
    <w:rsid w:val="00FF3F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C312D"/>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163C94"/>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4E6C54" w:rsidRDefault="009B74B6">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4E6C54" w:rsidRDefault="009B74B6">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4E6C54" w:rsidRDefault="009B74B6">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4E6C54" w:rsidRDefault="009B74B6">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4E6C54" w:rsidRDefault="009B74B6">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4E6C54" w:rsidRDefault="009B74B6">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4E6C54" w:rsidRDefault="009B74B6">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4E6C54"/>
    <w:rsid w:val="008550A5"/>
    <w:rsid w:val="009B74B6"/>
    <w:rsid w:val="00A76D91"/>
    <w:rsid w:val="00B35AD5"/>
    <w:rsid w:val="00C52B4B"/>
    <w:rsid w:val="00F16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deal stat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9A205AD-3537-4D1A-818C-70A8629C6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0</TotalTime>
  <Pages>7</Pages>
  <Words>3651</Words>
  <Characters>20812</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Ideal State</vt:lpstr>
    </vt:vector>
  </TitlesOfParts>
  <Company/>
  <LinksUpToDate>false</LinksUpToDate>
  <CharactersWithSpaces>24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al State</dc:title>
  <dc:creator>Zack Gold</dc:creator>
  <cp:lastModifiedBy>Morning</cp:lastModifiedBy>
  <cp:revision>6</cp:revision>
  <dcterms:created xsi:type="dcterms:W3CDTF">2019-12-11T08:54:00Z</dcterms:created>
  <dcterms:modified xsi:type="dcterms:W3CDTF">2019-12-1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BOMf2D1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